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A60AEE" w14:textId="77777777" w:rsidR="002A59B8" w:rsidRPr="00AF280E" w:rsidRDefault="002A59B8" w:rsidP="002A59B8">
      <w:pPr>
        <w:pStyle w:val="Heading1"/>
        <w:ind w:left="0"/>
        <w:rPr>
          <w:rFonts w:cs="Times New Roman"/>
          <w:szCs w:val="24"/>
          <w:lang w:val="en-ID"/>
        </w:rPr>
      </w:pPr>
      <w:bookmarkStart w:id="0" w:name="_Toc534755046"/>
      <w:r w:rsidRPr="00AF280E">
        <w:rPr>
          <w:rFonts w:cs="Times New Roman"/>
          <w:szCs w:val="24"/>
          <w:lang w:val="en-ID"/>
        </w:rPr>
        <w:t>BAB I</w:t>
      </w:r>
      <w:bookmarkEnd w:id="0"/>
    </w:p>
    <w:p w14:paraId="01FE2A46" w14:textId="77777777" w:rsidR="002A59B8" w:rsidRPr="00AF280E" w:rsidRDefault="002A59B8" w:rsidP="002A59B8">
      <w:pPr>
        <w:pStyle w:val="Heading1"/>
        <w:ind w:left="0"/>
        <w:rPr>
          <w:rFonts w:cs="Times New Roman"/>
          <w:szCs w:val="24"/>
          <w:lang w:val="en-ID"/>
        </w:rPr>
      </w:pPr>
      <w:bookmarkStart w:id="1" w:name="_Toc534750115"/>
      <w:bookmarkStart w:id="2" w:name="_Toc534755047"/>
      <w:r w:rsidRPr="00AF280E">
        <w:rPr>
          <w:rFonts w:cs="Times New Roman"/>
          <w:szCs w:val="24"/>
          <w:lang w:val="en-ID"/>
        </w:rPr>
        <w:t>PENDAHULUAN</w:t>
      </w:r>
      <w:bookmarkEnd w:id="1"/>
      <w:bookmarkEnd w:id="2"/>
    </w:p>
    <w:p w14:paraId="0EA882CB" w14:textId="77777777" w:rsidR="002A59B8" w:rsidRDefault="002A59B8" w:rsidP="002A59B8">
      <w:pPr>
        <w:tabs>
          <w:tab w:val="left" w:pos="851"/>
        </w:tabs>
        <w:ind w:left="284" w:firstLine="567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tarbelaka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dentifik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p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sub-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1AE6489" w14:textId="77777777" w:rsidR="002A59B8" w:rsidRPr="00AF280E" w:rsidRDefault="002A59B8" w:rsidP="002A59B8">
      <w:pPr>
        <w:tabs>
          <w:tab w:val="left" w:pos="284"/>
        </w:tabs>
        <w:ind w:left="284" w:firstLine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m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s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A53D4DA" w14:textId="77777777" w:rsidR="002A59B8" w:rsidRDefault="002A59B8" w:rsidP="002A59B8">
      <w:pPr>
        <w:pStyle w:val="Heading2"/>
        <w:numPr>
          <w:ilvl w:val="0"/>
          <w:numId w:val="0"/>
        </w:numPr>
        <w:spacing w:line="720" w:lineRule="auto"/>
        <w:ind w:left="357" w:hanging="215"/>
        <w:rPr>
          <w:rFonts w:cs="Times New Roman"/>
          <w:szCs w:val="24"/>
          <w:lang w:val="en-ID"/>
        </w:rPr>
      </w:pPr>
      <w:bookmarkStart w:id="3" w:name="_Toc534755048"/>
      <w:r>
        <w:rPr>
          <w:rFonts w:cs="Times New Roman"/>
          <w:szCs w:val="24"/>
          <w:lang w:val="en-ID"/>
        </w:rPr>
        <w:t xml:space="preserve">A. </w:t>
      </w:r>
      <w:proofErr w:type="spellStart"/>
      <w:r w:rsidRPr="00AF280E">
        <w:rPr>
          <w:rFonts w:cs="Times New Roman"/>
          <w:szCs w:val="24"/>
          <w:lang w:val="en-ID"/>
        </w:rPr>
        <w:t>Latar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Belakang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Masalah</w:t>
      </w:r>
      <w:bookmarkEnd w:id="3"/>
      <w:proofErr w:type="spellEnd"/>
    </w:p>
    <w:p w14:paraId="0D199D6B" w14:textId="77777777" w:rsidR="002A59B8" w:rsidRPr="00A80C06" w:rsidRDefault="002A59B8" w:rsidP="002A59B8">
      <w:pPr>
        <w:ind w:left="426" w:firstLine="588"/>
      </w:pP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,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gar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Mur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5: 2)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mp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km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. </w:t>
      </w:r>
      <w:proofErr w:type="spellStart"/>
      <w:r w:rsidRPr="003054B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3054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4BF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3054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4BF">
        <w:rPr>
          <w:rFonts w:ascii="Times New Roman" w:hAnsi="Times New Roman" w:cs="Times New Roman"/>
          <w:sz w:val="24"/>
          <w:szCs w:val="24"/>
        </w:rPr>
        <w:t>No</w:t>
      </w:r>
      <w:r>
        <w:rPr>
          <w:rFonts w:ascii="Times New Roman" w:hAnsi="Times New Roman" w:cs="Times New Roman"/>
          <w:sz w:val="24"/>
          <w:szCs w:val="24"/>
        </w:rPr>
        <w:t>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6</w:t>
      </w:r>
      <w:r w:rsidRPr="003054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3054BF">
        <w:rPr>
          <w:rFonts w:ascii="Times New Roman" w:hAnsi="Times New Roman" w:cs="Times New Roman"/>
          <w:sz w:val="24"/>
          <w:szCs w:val="24"/>
        </w:rPr>
        <w:t>ahun</w:t>
      </w:r>
      <w:proofErr w:type="spellEnd"/>
      <w:r w:rsidRPr="003054BF">
        <w:rPr>
          <w:rFonts w:ascii="Times New Roman" w:hAnsi="Times New Roman" w:cs="Times New Roman"/>
          <w:sz w:val="24"/>
          <w:szCs w:val="24"/>
        </w:rPr>
        <w:t xml:space="preserve"> 200</w:t>
      </w:r>
      <w:r>
        <w:rPr>
          <w:rFonts w:ascii="Times New Roman" w:hAnsi="Times New Roman" w:cs="Times New Roman"/>
          <w:sz w:val="24"/>
          <w:szCs w:val="24"/>
        </w:rPr>
        <w:t xml:space="preserve">9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3054BF">
        <w:rPr>
          <w:rFonts w:ascii="Times New Roman" w:hAnsi="Times New Roman" w:cs="Times New Roman"/>
          <w:sz w:val="24"/>
          <w:szCs w:val="24"/>
        </w:rPr>
        <w:t>ajak</w:t>
      </w:r>
      <w:proofErr w:type="spellEnd"/>
      <w:r w:rsidRPr="003054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4B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054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sebuah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konstribusi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kepada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egara yang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terutang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setiap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ivid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ataupun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badan yang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memiliki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sifat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memaksa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tetapi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tetap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</w:t>
      </w:r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ndang-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</w:t>
      </w:r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ndang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m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e</w:t>
      </w:r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ndapat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imba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</w:t>
      </w:r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an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langsung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serta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kemakmuran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rakyat</w:t>
      </w:r>
      <w:proofErr w:type="spellEnd"/>
      <w:r w:rsidRPr="003054BF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ar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sar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a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rim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ega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u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>sang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t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egara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per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mb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rim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egara yang optimal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erint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paya-up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Sala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tu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fenom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ente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u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S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ulya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at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mud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er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ar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ur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beb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P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Final (</w:t>
      </w:r>
      <w:r w:rsidRPr="00FA2658">
        <w:rPr>
          <w:rStyle w:val="Hyperlink"/>
          <w:rFonts w:ascii="Times New Roman" w:hAnsi="Times New Roman" w:cs="Times New Roman"/>
          <w:sz w:val="24"/>
          <w:szCs w:val="24"/>
        </w:rPr>
        <w:t>www.detik.com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)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Fenom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i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(DJP)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Ikatan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Konsultan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Indonesia (IKAPI)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E2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463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9452E">
        <w:rPr>
          <w:rFonts w:ascii="Times New Roman" w:hAnsi="Times New Roman" w:cs="Times New Roman"/>
          <w:sz w:val="24"/>
          <w:szCs w:val="24"/>
        </w:rPr>
        <w:t>(</w:t>
      </w:r>
      <w:r w:rsidRPr="00F9452E">
        <w:rPr>
          <w:rStyle w:val="Hyperlink"/>
          <w:rFonts w:ascii="Times New Roman" w:hAnsi="Times New Roman" w:cs="Times New Roman"/>
          <w:sz w:val="24"/>
          <w:szCs w:val="24"/>
        </w:rPr>
        <w:t>www.detik.com</w:t>
      </w:r>
      <w:r w:rsidRPr="00F9452E">
        <w:rPr>
          <w:rFonts w:ascii="Times New Roman" w:hAnsi="Times New Roman" w:cs="Times New Roman"/>
          <w:sz w:val="24"/>
          <w:szCs w:val="24"/>
        </w:rPr>
        <w:t>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faktor-fakt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pengar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antar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ih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u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on-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isal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laya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erint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uk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a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pa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ar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pung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ega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ahay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, 2017: 196).</w:t>
      </w:r>
    </w:p>
    <w:p w14:paraId="2AB8CCC4" w14:textId="77777777" w:rsidR="002A59B8" w:rsidRDefault="002A59B8" w:rsidP="002A59B8">
      <w:pPr>
        <w:ind w:left="426" w:firstLine="657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tinj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op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hidu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syara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ejahter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hidupa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lu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atu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undang-und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pa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ah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1983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junj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wajib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ega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ac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ub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ung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dones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er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ung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C1330F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self assessment</w:t>
      </w:r>
      <w:proofErr w:type="spellEnd"/>
      <w:r w:rsidRPr="00C1330F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 system</w:t>
      </w:r>
      <w:r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luy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2017: 22).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ul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ung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Indones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EC5998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official assessment system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Pada </w:t>
      </w:r>
      <w:r w:rsidRPr="00225879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official assessment system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ewen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erint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fisk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ent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sar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ut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sif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s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d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s</w:t>
      </w:r>
      <w:r w:rsidRPr="00EC5998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elf </w:t>
      </w:r>
      <w:r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a</w:t>
      </w:r>
      <w:r w:rsidRPr="00EC5998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ssessment</w:t>
      </w:r>
      <w:proofErr w:type="spellEnd"/>
      <w:r w:rsidRPr="00EC5998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 xml:space="preserve"> system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erint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ewen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angg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jawa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ercay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(WP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hit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perhitu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po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n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jum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ut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atu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undang-und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pa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ub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l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>senantia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as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nega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ja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rapan</w:t>
      </w:r>
      <w:proofErr w:type="spellEnd"/>
      <w:r w:rsidRPr="001B775A">
        <w:rPr>
          <w:rFonts w:ascii="Times New Roman" w:eastAsia="Times New Roman" w:hAnsi="Times New Roman" w:cs="Times New Roman"/>
          <w:color w:val="FF0000"/>
          <w:sz w:val="24"/>
          <w:szCs w:val="24"/>
          <w:lang w:eastAsia="en-ID"/>
        </w:rPr>
        <w:t xml:space="preserve">. </w:t>
      </w:r>
      <w:proofErr w:type="spellStart"/>
      <w:r w:rsidRPr="00853EAB"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 w:rsidRPr="00853EAB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53EAB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853EAB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853EAB"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 w:rsidRPr="00853EAB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author" : [ { "dropping-particle" : "", "family" : "Sara", "given" : "Lusiana Jayanti", "non-dropping-particle" : "", "parse-names" : false, "suffix" : "" }, { "dropping-particle" : "", "family" : "Rahmat", "given" : "Ery", "non-dropping-particle" : "", "parse-names" : false, "suffix" : "" } ], "id" : "ITEM-1", "issue" : "2", "issued" : { "date-parts" : [ [ "2013" ] ] }, "title" : "PENGARUH PENGETAHUAN PAJAK DAN SISTEM ADMINISTRASI PERPAJAKAN MODERN TERHADAP KEPATUHAN WAJIB PAJAK", "type" : "article-journal", "volume" : "V" }, "uris" : [ "http://www.mendeley.com/documents/?uuid=79370ce4-8521-4125-9d41-1aaf262eecb5" ] } ], "mendeley" : { "formattedCitation" : "(Sara &amp; Rahmat, 2013)", "plainTextFormattedCitation" : "(Sara &amp; Rahmat, 2013)", "previouslyFormattedCitation" : "(Sara &amp; Rahmat, 2013)" }, "properties" : {  }, "schema" : "https://github.com/citation-style-language/schema/raw/master/csl-citation.json" }</w:instrTex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9E4FF8">
        <w:rPr>
          <w:rFonts w:ascii="Times New Roman" w:eastAsia="Times New Roman" w:hAnsi="Times New Roman" w:cs="Times New Roman"/>
          <w:noProof/>
          <w:sz w:val="24"/>
          <w:szCs w:val="24"/>
          <w:lang w:eastAsia="en-ID"/>
        </w:rPr>
        <w:t>(Sara &amp; Rahmat, 2013)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87991"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 w:rsidRPr="00987991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987991">
        <w:rPr>
          <w:rFonts w:ascii="Times New Roman" w:eastAsia="Times New Roman" w:hAnsi="Times New Roman" w:cs="Times New Roman"/>
          <w:sz w:val="24"/>
          <w:szCs w:val="24"/>
          <w:lang w:eastAsia="en-ID"/>
        </w:rPr>
        <w:t>perpa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pengar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</w:t>
      </w:r>
      <w:r w:rsidRPr="00176B2E">
        <w:rPr>
          <w:rFonts w:ascii="Times New Roman" w:eastAsia="Times New Roman" w:hAnsi="Times New Roman" w:cs="Times New Roman"/>
          <w:sz w:val="24"/>
          <w:szCs w:val="24"/>
          <w:lang w:eastAsia="en-ID"/>
        </w:rPr>
        <w:t>alam</w:t>
      </w:r>
      <w:proofErr w:type="spellEnd"/>
      <w:r w:rsidRPr="00176B2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76B2E">
        <w:rPr>
          <w:rFonts w:ascii="Times New Roman" w:eastAsia="Times New Roman" w:hAnsi="Times New Roman" w:cs="Times New Roman"/>
          <w:sz w:val="24"/>
          <w:szCs w:val="24"/>
          <w:lang w:eastAsia="en-ID"/>
        </w:rPr>
        <w:t>praktik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795517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self assessmen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76B2E">
        <w:rPr>
          <w:rFonts w:ascii="Times New Roman" w:eastAsia="Times New Roman" w:hAnsi="Times New Roman" w:cs="Times New Roman"/>
          <w:sz w:val="24"/>
          <w:szCs w:val="24"/>
          <w:lang w:eastAsia="en-ID"/>
        </w:rPr>
        <w:t>sulit</w:t>
      </w:r>
      <w:proofErr w:type="spellEnd"/>
      <w:r w:rsidRPr="00176B2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76B2E">
        <w:rPr>
          <w:rFonts w:ascii="Times New Roman" w:eastAsia="Times New Roman" w:hAnsi="Times New Roman" w:cs="Times New Roman"/>
          <w:sz w:val="24"/>
          <w:szCs w:val="24"/>
          <w:lang w:eastAsia="en-ID"/>
        </w:rPr>
        <w:t>berjalan</w:t>
      </w:r>
      <w:proofErr w:type="spellEnd"/>
      <w:r w:rsidRPr="00176B2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176B2E">
        <w:rPr>
          <w:rFonts w:ascii="Times New Roman" w:eastAsia="Times New Roman" w:hAnsi="Times New Roman" w:cs="Times New Roman"/>
          <w:sz w:val="24"/>
          <w:szCs w:val="24"/>
          <w:lang w:eastAsia="en-ID"/>
        </w:rPr>
        <w:t>sesuai</w:t>
      </w:r>
      <w:proofErr w:type="spellEnd"/>
      <w:r w:rsidRPr="00176B2E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r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ar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ah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ung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ter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85CB5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E85CB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E85CB5"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 w:rsidRPr="00E85CB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author" : [ { "dropping-particle" : "", "family" : "Ermawati", "given" : "Nanik", "non-dropping-particle" : "", "parse-names" : false, "suffix" : "" } ], "id" : "ITEM-1", "issue" : "2017", "issued" : { "date-parts" : [ [ "2018" ] ] }, "page" : "106-122", "title" : "PENGARUH RELIGIUSITAS, KESADARAN WAJIB PAJAK DAN PENGETAHUAN PERPAJAKAN TERHADAP KEPATUHAN WAJIB PAJAK Nanik Ermawati Jurusan Akuntansi Universitas Muria Kudus", "type" : "article-journal" }, "uris" : [ "http://www.mendeley.com/documents/?uuid=11f1f192-899b-48e4-9c0d-6cfbb9da0b0c" ] } ], "mendeley" : { "formattedCitation" : "(Ermawati, 2018)", "plainTextFormattedCitation" : "(Ermawati, 2018)", "previouslyFormattedCitation" : "(Ermawati, 2018)" }, "properties" : {  }, "schema" : "https://github.com/citation-style-language/schema/raw/master/csl-citation.json" }</w:instrTex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9E4FF8">
        <w:rPr>
          <w:rFonts w:ascii="Times New Roman" w:eastAsia="Times New Roman" w:hAnsi="Times New Roman" w:cs="Times New Roman"/>
          <w:noProof/>
          <w:sz w:val="24"/>
          <w:szCs w:val="24"/>
          <w:lang w:eastAsia="en-ID"/>
        </w:rPr>
        <w:t>(Ermawati, 2018)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>menunjukkan</w:t>
      </w:r>
      <w:proofErr w:type="spellEnd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>bahwa</w:t>
      </w:r>
      <w:proofErr w:type="spellEnd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D031ED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0E944C34" w14:textId="77777777" w:rsidR="002A59B8" w:rsidRDefault="002A59B8" w:rsidP="002A59B8">
      <w:pPr>
        <w:ind w:left="426" w:firstLine="657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tinj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on-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ih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8D1B8C">
        <w:rPr>
          <w:rFonts w:ascii="Times New Roman" w:eastAsia="Times New Roman" w:hAnsi="Times New Roman" w:cs="Times New Roman"/>
          <w:sz w:val="24"/>
          <w:szCs w:val="24"/>
          <w:lang w:eastAsia="en-ID"/>
        </w:rPr>
        <w:t>Definisi</w:t>
      </w:r>
      <w:proofErr w:type="spellEnd"/>
      <w:r w:rsidRPr="008D1B8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D1B8C"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 w:rsidRPr="008D1B8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D1B8C">
        <w:rPr>
          <w:rFonts w:ascii="Times New Roman" w:eastAsia="Times New Roman" w:hAnsi="Times New Roman" w:cs="Times New Roman"/>
          <w:sz w:val="24"/>
          <w:szCs w:val="24"/>
          <w:lang w:eastAsia="en-ID"/>
        </w:rPr>
        <w:t>seperti</w:t>
      </w:r>
      <w:proofErr w:type="spellEnd"/>
      <w:r w:rsidRPr="008D1B8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8D1B8C">
        <w:rPr>
          <w:rFonts w:ascii="Times New Roman" w:eastAsia="Times New Roman" w:hAnsi="Times New Roman" w:cs="Times New Roman"/>
          <w:sz w:val="24"/>
          <w:szCs w:val="24"/>
          <w:lang w:eastAsia="en-ID"/>
        </w:rPr>
        <w:t>didefinisikan</w:t>
      </w:r>
      <w:proofErr w:type="spellEnd"/>
      <w:r w:rsidRPr="008D1B8C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ohd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author" : [ { "dropping-particle" : "", "family" : "Utama", "given" : "Andhika", "non-dropping-particle" : "", "parse-names" : false, "suffix" : "" }, { "dropping-particle" : "", "family" : "Wahyudi", "given" : "Dudi", "non-dropping-particle" : "", "parse-names" : false, "suffix" : "" } ], "id" : "ITEM-1", "issue" : "2", "issued" : { "date-parts" : [ [ "2016" ] ] }, "page" : "1-13", "title" : "Pengaruh Religiusitas terhadap Perilaku Kepatuhan Wajib Pajak Orang Pribadi di Provinsi DKI Jakarta", "type" : "article-journal" }, "uris" : [ "http://www.mendeley.com/documents/?uuid=654fd718-ac52-4e9e-9322-339819d754d7" ] } ], "mendeley" : { "formattedCitation" : "(Utama &amp; Wahyudi, 2016)", "plainTextFormattedCitation" : "(Utama &amp; Wahyudi, 2016)", "previouslyFormattedCitation" : "(Utama &amp; Wahyudi, 2016)" }, "properties" : {  }, "schema" : "https://github.com/citation-style-language/schema/raw/master/csl-citation.json" }</w:instrTex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E101C3">
        <w:rPr>
          <w:rFonts w:ascii="Times New Roman" w:eastAsia="Times New Roman" w:hAnsi="Times New Roman" w:cs="Times New Roman"/>
          <w:bCs/>
          <w:noProof/>
          <w:sz w:val="24"/>
          <w:szCs w:val="24"/>
          <w:lang w:eastAsia="en-ID"/>
        </w:rPr>
        <w:t>(Utama &amp; Wahyudi, 2016)</w:t>
      </w:r>
      <w:proofErr w:type="spellStart"/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 w:rsidRPr="008D1B8C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agam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an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syara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har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hin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-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eg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lik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doro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osi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at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la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fakt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mp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lain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pengar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d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erint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lak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la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Allpor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author" : [ { "dropping-particle" : "", "family" : "Basri", "given" : "Yesi Mutia", "non-dropping-particle" : "", "parse-names" : false, "suffix" : "" } ], "id" : "ITEM-1", "issue" : "1", "issued" : { "date-parts" : [ [ "2015" ] ] }, "page" : "61-77", "title" : "Pengaruh dimensi budaya dan religiusitas terhadap kecurangan pajak", "type" : "article-journal", "volume" : "VIII" }, "uris" : [ "http://www.mendeley.com/documents/?uuid=549ca68c-80aa-4239-8b7b-d8819a52f8a5" ] } ], "mendeley" : { "formattedCitation" : "(Basri, 2015)", "manualFormatting" : "Basri, 2015", "plainTextFormattedCitation" : "(Basri, 2015)", "previouslyFormattedCitation" : "(Basri, 2015)" }, "properties" : {  }, "schema" : "https://github.com/citation-style-language/schema/raw/master/csl-citation.json" }</w:instrTex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C55399">
        <w:rPr>
          <w:rFonts w:ascii="Times New Roman" w:eastAsia="Times New Roman" w:hAnsi="Times New Roman" w:cs="Times New Roman"/>
          <w:bCs/>
          <w:noProof/>
          <w:sz w:val="24"/>
          <w:szCs w:val="24"/>
          <w:lang w:eastAsia="en-ID"/>
        </w:rPr>
        <w:t>Basri, 2015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diangg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il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pe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kh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kehidu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ti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individu</w:t>
      </w:r>
      <w:proofErr w:type="spellEnd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a</w:t>
      </w:r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gama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mengontro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perilak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individ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yang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etis</w:t>
      </w:r>
      <w:proofErr w:type="spellEnd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</w:t>
      </w:r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eseor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cender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</w:t>
      </w:r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C537C">
        <w:rPr>
          <w:rFonts w:ascii="Times New Roman" w:eastAsia="Times New Roman" w:hAnsi="Times New Roman" w:cs="Times New Roman"/>
          <w:sz w:val="24"/>
          <w:szCs w:val="24"/>
          <w:lang w:eastAsia="en-ID"/>
        </w:rPr>
        <w:t>et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a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</w:t>
      </w:r>
      <w:proofErr w:type="spellStart"/>
      <w:r w:rsidRPr="00B25005"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proofErr w:type="gramEnd"/>
      <w:r w:rsidRPr="00B2500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25005">
        <w:rPr>
          <w:rFonts w:ascii="Times New Roman" w:eastAsia="Times New Roman" w:hAnsi="Times New Roman" w:cs="Times New Roman"/>
          <w:sz w:val="24"/>
          <w:szCs w:val="24"/>
          <w:lang w:eastAsia="en-ID"/>
        </w:rPr>
        <w:t>pelanggaran</w:t>
      </w:r>
      <w:proofErr w:type="spellEnd"/>
      <w:r w:rsidRPr="00B2500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25005">
        <w:rPr>
          <w:rFonts w:ascii="Times New Roman" w:eastAsia="Times New Roman" w:hAnsi="Times New Roman" w:cs="Times New Roman"/>
          <w:sz w:val="24"/>
          <w:szCs w:val="24"/>
          <w:lang w:eastAsia="en-ID"/>
        </w:rPr>
        <w:t>peraturan</w:t>
      </w:r>
      <w:proofErr w:type="spellEnd"/>
      <w:r w:rsidRPr="00B25005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B25005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ja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ptimal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author" : [ { "dropping-particle" : "", "family" : "Sufiah", "given" : "", "non-dropping-particle" : "", "parse-names" : false, "suffix" : "" }, { "dropping-particle" : "", "family" : "Venusita", "given" : "Lintang", "non-dropping-particle" : "", "parse-names" : false, "suffix" : "" } ], "id" : "ITEM-1", "issued" : { "date-parts" : [ [ "2017" ] ] }, "title" : "PENGARUH FAKTOR INTERNAL DAN FAKTOR EKSTERNAL PADA KEPATUHAN WAJIB PAJAK ORANG PRIBADI DI KOTA SURABAYA", "type" : "article-journal" }, "uris" : [ "http://www.mendeley.com/documents/?uuid=cb293a15-e068-450b-9efe-49180b6f9072" ] } ], "mendeley" : { "formattedCitation" : "(Sufiah &amp; Venusita, 2017)", "plainTextFormattedCitation" : "(Sufiah &amp; Venusita, 2017)", "previouslyFormattedCitation" : "(Sufiah &amp; Venusita, 2017)" }, "properties" : {  }, "schema" : "https://github.com/citation-style-language/schema/raw/master/csl-citation.json" }</w:instrTex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9E4FF8">
        <w:rPr>
          <w:rFonts w:ascii="Times New Roman" w:eastAsia="Times New Roman" w:hAnsi="Times New Roman" w:cs="Times New Roman"/>
          <w:noProof/>
          <w:sz w:val="24"/>
          <w:szCs w:val="24"/>
          <w:lang w:eastAsia="en-ID"/>
        </w:rPr>
        <w:t>(Sufiah &amp; Venusita, 2017)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0589A"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 w:rsidRPr="0060589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</w:t>
      </w:r>
      <w:proofErr w:type="spellStart"/>
      <w:r w:rsidRPr="0060589A"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 w:rsidRPr="0060589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</w:t>
      </w:r>
      <w:proofErr w:type="spellStart"/>
      <w:r w:rsidRPr="0060589A"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 w:rsidRPr="0060589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</w:t>
      </w:r>
      <w:proofErr w:type="spellStart"/>
      <w:r w:rsidRPr="0060589A"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 w:rsidRPr="0060589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60589A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60589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</w:t>
      </w:r>
      <w:proofErr w:type="spellStart"/>
      <w:r w:rsidRPr="0060589A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Namun</w:t>
      </w:r>
      <w:proofErr w:type="spellEnd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author" : [ { "dropping-particle" : "", "family" : "Wati", "given" : "Reny Eka", "non-dropping-particle" : "", "parse-names" : false, "suffix" : "" } ], "id" : "ITEM-1", "issued" : { "date-parts" : [ [ "2016" ] ] }, "title" : "PENGARUH PENGETAHUAN, MODERNISASI STRATEGI DIREKTORAT JENDERAL PAJAK, SANKSI PERPAJAKAN, KUALITAS PELAYANAN FISKUS DAN RELIGIUSITAS YANG DIPERSEPSIKAN TERHADAP KEPATUHAN PERPAJAKAN", "type" : "article-journal" }, "uris" : [ "http://www.mendeley.com/documents/?uuid=ae55f5df-8084-4aef-ac62-a489011d7ee1" ] } ], "mendeley" : { "formattedCitation" : "(Wati, 2016)", "plainTextFormattedCitation" : "(Wati, 2016)", "previouslyFormattedCitation" : "(Wati, 2016)" }, "properties" : {  }, "schema" : "https://github.com/citation-style-language/schema/raw/master/csl-citation.json" }</w:instrTex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9E4FF8">
        <w:rPr>
          <w:rFonts w:ascii="Times New Roman" w:eastAsia="Times New Roman" w:hAnsi="Times New Roman" w:cs="Times New Roman"/>
          <w:noProof/>
          <w:sz w:val="24"/>
          <w:szCs w:val="24"/>
          <w:lang w:eastAsia="en-ID"/>
        </w:rPr>
        <w:t>(Wati, 2016)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author" : [ { "dropping-particle" : "", "family" : "Sukmana", "given" : "Sela", "non-dropping-particle" : "", "parse-names" : false, "suffix" : "" } ], "id" : "ITEM-1", "issue" : "2010", "issued" : { "date-parts" : [ [ "2018" ] ] }, "page" : "15-25", "title" : "Studi kesadaran pajak terhadap kepatuhan pajak dan religiusitas sebagai pemoderasi", "type" : "article-journal" }, "uris" : [ "http://www.mendeley.com/documents/?uuid=f3969c68-f9b1-4c4a-9e73-36155b410489" ] } ], "mendeley" : { "formattedCitation" : "(Sukmana, 2018)", "plainTextFormattedCitation" : "(Sukmana, 2018)", "previouslyFormattedCitation" : "(Sukmana, 2018)" }, "properties" : {  }, "schema" : "https://github.com/citation-style-language/schema/raw/master/csl-citation.json" }</w:instrTex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641864">
        <w:rPr>
          <w:rFonts w:ascii="Times New Roman" w:eastAsia="Times New Roman" w:hAnsi="Times New Roman" w:cs="Times New Roman"/>
          <w:noProof/>
          <w:sz w:val="24"/>
          <w:szCs w:val="24"/>
          <w:lang w:eastAsia="en-ID"/>
        </w:rPr>
        <w:t>(Sukmana, 2018)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memberikan</w:t>
      </w:r>
      <w:proofErr w:type="spellEnd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bukti</w:t>
      </w:r>
      <w:proofErr w:type="spellEnd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berbeda</w:t>
      </w:r>
      <w:proofErr w:type="spellEnd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A03FCA"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  <w:r w:rsidRPr="0038417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</w:p>
    <w:p w14:paraId="6A3C27ED" w14:textId="77777777" w:rsidR="002A59B8" w:rsidRDefault="002A59B8" w:rsidP="002A59B8">
      <w:pPr>
        <w:ind w:left="426" w:firstLine="657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fakt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u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on-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wujud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lep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>mempengar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sing-mas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fakt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author" : [ { "dropping-particle" : "", "family" : "Jotopurnomo", "given" : "Cindy", "non-dropping-particle" : "", "parse-names" : false, "suffix" : "" }, { "dropping-particle" : "", "family" : "Mangoting", "given" : "Yenni", "non-dropping-particle" : "", "parse-names" : false, "suffix" : "" } ], "id" : "ITEM-1", "issued" : { "date-parts" : [ [ "2013" ] ] }, "title" : "Pengaruh Kesadaran Wajib Pajak , Kualitas Pelayanan Fiskus , Sanksi Perpajakan , Lingkungan Wajib Pajak Berada terhadap Kepatuhan Wajib Pajak Orang Pribadi di Surabaya", "type" : "article-journal" }, "uris" : [ "http://www.mendeley.com/documents/?uuid=fd7ec30d-55cf-422d-a972-acb2d3107323" ] } ], "mendeley" : { "formattedCitation" : "(Jotopurnomo &amp; Mangoting, 2013)", "plainTextFormattedCitation" : "(Jotopurnomo &amp; Mangoting, 2013)", "previouslyFormattedCitation" : "(Jotopurnomo &amp; Mangoting, 2013)" }, "properties" : {  }, "schema" : "https://github.com/citation-style-language/schema/raw/master/csl-citation.json" }</w:instrTex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9E4FF8">
        <w:rPr>
          <w:rFonts w:ascii="Times New Roman" w:eastAsia="Times New Roman" w:hAnsi="Times New Roman" w:cs="Times New Roman"/>
          <w:noProof/>
          <w:sz w:val="24"/>
          <w:szCs w:val="24"/>
          <w:lang w:eastAsia="en-ID"/>
        </w:rPr>
        <w:t>(Jotopurnomo &amp; Mangoting, 2013)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</w:t>
      </w:r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esadaran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keadaan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mengetahui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atau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mengerti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sedangkan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perpajakan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perihal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perpajakan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adalah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keadaan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mengetahui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atau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mengerti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perihal</w:t>
      </w:r>
      <w:proofErr w:type="spellEnd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33CED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la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instrText>ADDIN CSL_CITATION { "citationItems" : [ { "id" : "ITEM-1", "itemData" : { "ISBN" : "9786027042926", "author" : [ { "dropping-particle" : "", "family" : "Effendi", "given" : "Miftahuddin", "non-dropping-particle" : "", "parse-names" : false, "suffix" : "" }, { "dropping-particle" : "", "family" : "Aris", "given" : "Muhammad Abdul", "non-dropping-particle" : "", "parse-names" : false, "suffix" : "" } ], "id" : "ITEM-1", "issued" : { "date-parts" : [ [ "2014" ] ] }, "title" : "ANALISIS FAKTOR-FAKTOR YANG MEMPENGARUHI KEPATUHAN WAJIB PAJAK DALAM PEMENUHAN KEWAJIBAN PERPAJAKANNYA", "type" : "article-journal" }, "uris" : [ "http://www.mendeley.com/documents/?uuid=1d354453-a087-4d8c-b9b3-b2481b08004c" ] } ], "mendeley" : { "formattedCitation" : "(Effendi &amp; Aris, 2014)", "plainTextFormattedCitation" : "(Effendi &amp; Aris, 2014)", "previouslyFormattedCitation" : "(Effendi &amp; Aris, 2014)" }, "properties" : {  }, "schema" : "https://github.com/citation-style-language/schema/raw/master/csl-citation.json" }</w:instrTex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separate"/>
      </w:r>
      <w:r w:rsidRPr="009E4FF8">
        <w:rPr>
          <w:rFonts w:ascii="Times New Roman" w:eastAsia="Times New Roman" w:hAnsi="Times New Roman" w:cs="Times New Roman"/>
          <w:noProof/>
          <w:sz w:val="24"/>
          <w:szCs w:val="24"/>
          <w:lang w:eastAsia="en-ID"/>
        </w:rPr>
        <w:t>(Effendi &amp; Aris, 2014)</w:t>
      </w:r>
      <w:r>
        <w:rPr>
          <w:rStyle w:val="FootnoteReference"/>
          <w:rFonts w:ascii="Times New Roman" w:eastAsia="Times New Roman" w:hAnsi="Times New Roman" w:cs="Times New Roman"/>
          <w:sz w:val="24"/>
          <w:szCs w:val="24"/>
          <w:lang w:eastAsia="en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</w:t>
      </w:r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esadaran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kondisi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mampu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mengetahui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peran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n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penting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langs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</w:t>
      </w:r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egara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tulus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menjalankan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>kewajiban</w:t>
      </w:r>
      <w:proofErr w:type="spellEnd"/>
      <w:r w:rsidRPr="004903E3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Ermawa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2018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Nam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silawa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2013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uk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be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20D4A26A" w14:textId="77777777" w:rsidR="002A59B8" w:rsidRPr="00680F43" w:rsidRDefault="002A59B8" w:rsidP="002A59B8">
      <w:pPr>
        <w:ind w:left="426" w:firstLine="657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Da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elum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simpu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ro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ont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u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 w:rsidRPr="00D93435">
        <w:rPr>
          <w:rFonts w:ascii="Times New Roman" w:eastAsia="Times New Roman" w:hAnsi="Times New Roman" w:cs="Times New Roman"/>
          <w:i/>
          <w:sz w:val="24"/>
          <w:szCs w:val="24"/>
          <w:lang w:eastAsia="en-ID"/>
        </w:rPr>
        <w:t>research gap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ar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g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mb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obje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186784E4" w14:textId="77777777" w:rsidR="002A59B8" w:rsidRDefault="002A59B8" w:rsidP="002A59B8">
      <w:pPr>
        <w:pStyle w:val="Heading2"/>
        <w:numPr>
          <w:ilvl w:val="0"/>
          <w:numId w:val="7"/>
        </w:numPr>
        <w:ind w:left="426" w:hanging="284"/>
        <w:rPr>
          <w:rFonts w:cs="Times New Roman"/>
          <w:szCs w:val="24"/>
          <w:lang w:val="en-ID"/>
        </w:rPr>
      </w:pPr>
      <w:bookmarkStart w:id="4" w:name="_Toc534755049"/>
      <w:proofErr w:type="spellStart"/>
      <w:r w:rsidRPr="00AF280E">
        <w:rPr>
          <w:rFonts w:cs="Times New Roman"/>
          <w:szCs w:val="24"/>
          <w:lang w:val="en-ID"/>
        </w:rPr>
        <w:t>Identifikasi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Masalah</w:t>
      </w:r>
      <w:bookmarkEnd w:id="4"/>
      <w:proofErr w:type="spellEnd"/>
    </w:p>
    <w:p w14:paraId="5661E423" w14:textId="77777777" w:rsidR="002A59B8" w:rsidRDefault="002A59B8" w:rsidP="002A59B8">
      <w:pPr>
        <w:pStyle w:val="ListParagraph"/>
        <w:ind w:left="426" w:firstLine="36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t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lak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s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ident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ber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s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tem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0479ED3B" w14:textId="77777777" w:rsidR="002A59B8" w:rsidRDefault="002A59B8" w:rsidP="002A59B8">
      <w:pPr>
        <w:pStyle w:val="ListParagraph"/>
        <w:numPr>
          <w:ilvl w:val="0"/>
          <w:numId w:val="2"/>
        </w:numPr>
        <w:spacing w:after="160"/>
        <w:ind w:left="709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?</w:t>
      </w:r>
    </w:p>
    <w:p w14:paraId="548EB418" w14:textId="77777777" w:rsidR="002A59B8" w:rsidRDefault="002A59B8" w:rsidP="002A59B8">
      <w:pPr>
        <w:pStyle w:val="ListParagraph"/>
        <w:numPr>
          <w:ilvl w:val="0"/>
          <w:numId w:val="2"/>
        </w:numPr>
        <w:spacing w:after="160"/>
        <w:ind w:left="709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?</w:t>
      </w:r>
    </w:p>
    <w:p w14:paraId="019FD763" w14:textId="77777777" w:rsidR="002A59B8" w:rsidRDefault="002A59B8" w:rsidP="002A59B8">
      <w:pPr>
        <w:pStyle w:val="ListParagraph"/>
        <w:numPr>
          <w:ilvl w:val="0"/>
          <w:numId w:val="2"/>
        </w:numPr>
        <w:spacing w:after="160"/>
        <w:ind w:left="709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proofErr w:type="gram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?</w:t>
      </w:r>
    </w:p>
    <w:p w14:paraId="6C169C32" w14:textId="77777777" w:rsidR="002A59B8" w:rsidRDefault="002A59B8" w:rsidP="002A59B8">
      <w:pPr>
        <w:pStyle w:val="ListParagraph"/>
        <w:numPr>
          <w:ilvl w:val="0"/>
          <w:numId w:val="2"/>
        </w:numPr>
        <w:spacing w:after="160"/>
        <w:ind w:left="709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?</w:t>
      </w:r>
    </w:p>
    <w:p w14:paraId="3A7322F3" w14:textId="77777777" w:rsidR="002A59B8" w:rsidRPr="00517D7D" w:rsidRDefault="002A59B8" w:rsidP="002A59B8">
      <w:pPr>
        <w:pStyle w:val="ListParagraph"/>
        <w:numPr>
          <w:ilvl w:val="0"/>
          <w:numId w:val="2"/>
        </w:numPr>
        <w:spacing w:after="160"/>
        <w:ind w:left="709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E10B2C">
        <w:rPr>
          <w:rFonts w:ascii="Times New Roman" w:eastAsia="Times New Roman" w:hAnsi="Times New Roman" w:cs="Times New Roman"/>
          <w:sz w:val="24"/>
          <w:szCs w:val="24"/>
          <w:lang w:eastAsia="en-ID"/>
        </w:rPr>
        <w:t>?</w:t>
      </w:r>
    </w:p>
    <w:p w14:paraId="6E10A229" w14:textId="77777777" w:rsidR="002A59B8" w:rsidRPr="00AF280E" w:rsidRDefault="002A59B8" w:rsidP="002A59B8">
      <w:pPr>
        <w:pStyle w:val="Heading2"/>
        <w:numPr>
          <w:ilvl w:val="0"/>
          <w:numId w:val="7"/>
        </w:numPr>
        <w:ind w:left="426" w:hanging="284"/>
        <w:rPr>
          <w:rFonts w:cs="Times New Roman"/>
          <w:szCs w:val="24"/>
          <w:lang w:val="en-ID"/>
        </w:rPr>
      </w:pPr>
      <w:bookmarkStart w:id="5" w:name="_Toc534755050"/>
      <w:r w:rsidRPr="00AF280E">
        <w:rPr>
          <w:rFonts w:cs="Times New Roman"/>
          <w:szCs w:val="24"/>
          <w:lang w:val="en-ID"/>
        </w:rPr>
        <w:t xml:space="preserve">Batasan </w:t>
      </w:r>
      <w:proofErr w:type="spellStart"/>
      <w:r w:rsidRPr="00AF280E">
        <w:rPr>
          <w:rFonts w:cs="Times New Roman"/>
          <w:szCs w:val="24"/>
          <w:lang w:val="en-ID"/>
        </w:rPr>
        <w:t>Masalah</w:t>
      </w:r>
      <w:bookmarkEnd w:id="5"/>
      <w:proofErr w:type="spellEnd"/>
    </w:p>
    <w:p w14:paraId="0F29EF97" w14:textId="77777777" w:rsidR="002A59B8" w:rsidRDefault="002A59B8" w:rsidP="002A59B8">
      <w:pPr>
        <w:pStyle w:val="ListParagraph"/>
        <w:ind w:left="426" w:firstLine="436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dent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s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u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ingku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masa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56D92E86" w14:textId="77777777" w:rsidR="002A59B8" w:rsidRDefault="002A59B8" w:rsidP="002A59B8">
      <w:pPr>
        <w:pStyle w:val="ListParagraph"/>
        <w:numPr>
          <w:ilvl w:val="0"/>
          <w:numId w:val="3"/>
        </w:numPr>
        <w:spacing w:after="160"/>
        <w:ind w:left="567" w:hanging="14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?</w:t>
      </w:r>
    </w:p>
    <w:p w14:paraId="64DAAD22" w14:textId="77777777" w:rsidR="002A59B8" w:rsidRDefault="002A59B8" w:rsidP="002A59B8">
      <w:pPr>
        <w:pStyle w:val="ListParagraph"/>
        <w:numPr>
          <w:ilvl w:val="0"/>
          <w:numId w:val="3"/>
        </w:numPr>
        <w:spacing w:after="160"/>
        <w:ind w:left="567" w:hanging="14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?</w:t>
      </w:r>
    </w:p>
    <w:p w14:paraId="3430E51E" w14:textId="77777777" w:rsidR="002A59B8" w:rsidRDefault="002A59B8" w:rsidP="002A59B8">
      <w:pPr>
        <w:pStyle w:val="ListParagraph"/>
        <w:numPr>
          <w:ilvl w:val="0"/>
          <w:numId w:val="3"/>
        </w:numPr>
        <w:spacing w:after="160"/>
        <w:ind w:left="567" w:hanging="14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?</w:t>
      </w:r>
    </w:p>
    <w:p w14:paraId="52D27BBA" w14:textId="77777777" w:rsidR="002A59B8" w:rsidRPr="00D75B94" w:rsidRDefault="002A59B8" w:rsidP="002A59B8">
      <w:pPr>
        <w:pStyle w:val="ListParagraph"/>
        <w:numPr>
          <w:ilvl w:val="0"/>
          <w:numId w:val="3"/>
        </w:numPr>
        <w:spacing w:after="160"/>
        <w:ind w:left="567" w:hanging="14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?</w:t>
      </w:r>
    </w:p>
    <w:p w14:paraId="6FE16183" w14:textId="77777777" w:rsidR="002A59B8" w:rsidRPr="00AF280E" w:rsidRDefault="002A59B8" w:rsidP="002A59B8">
      <w:pPr>
        <w:pStyle w:val="Heading2"/>
        <w:numPr>
          <w:ilvl w:val="0"/>
          <w:numId w:val="7"/>
        </w:numPr>
        <w:ind w:left="426" w:hanging="284"/>
        <w:rPr>
          <w:rFonts w:cs="Times New Roman"/>
          <w:szCs w:val="24"/>
          <w:lang w:val="en-ID"/>
        </w:rPr>
      </w:pPr>
      <w:bookmarkStart w:id="6" w:name="_Toc534755051"/>
      <w:r w:rsidRPr="00AF280E">
        <w:rPr>
          <w:rFonts w:cs="Times New Roman"/>
          <w:szCs w:val="24"/>
          <w:lang w:val="en-ID"/>
        </w:rPr>
        <w:t xml:space="preserve">Batasan </w:t>
      </w:r>
      <w:proofErr w:type="spellStart"/>
      <w:r w:rsidRPr="00AF280E">
        <w:rPr>
          <w:rFonts w:cs="Times New Roman"/>
          <w:szCs w:val="24"/>
          <w:lang w:val="en-ID"/>
        </w:rPr>
        <w:t>Penelitian</w:t>
      </w:r>
      <w:bookmarkEnd w:id="6"/>
      <w:proofErr w:type="spellEnd"/>
    </w:p>
    <w:p w14:paraId="3466E1B7" w14:textId="77777777" w:rsidR="002A59B8" w:rsidRDefault="002A59B8" w:rsidP="002A59B8">
      <w:pPr>
        <w:pStyle w:val="ListParagraph"/>
        <w:ind w:left="426" w:firstLine="435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op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u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ingku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uda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H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ar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terbat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k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i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na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ba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:</w:t>
      </w:r>
    </w:p>
    <w:p w14:paraId="69EDFE86" w14:textId="77777777" w:rsidR="002A59B8" w:rsidRDefault="002A59B8" w:rsidP="002A59B8">
      <w:pPr>
        <w:pStyle w:val="ListParagraph"/>
        <w:numPr>
          <w:ilvl w:val="0"/>
          <w:numId w:val="4"/>
        </w:numPr>
        <w:spacing w:after="160"/>
        <w:ind w:left="567" w:hanging="14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ah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2018.</w:t>
      </w:r>
    </w:p>
    <w:p w14:paraId="6A4A3ABC" w14:textId="77777777" w:rsidR="002A59B8" w:rsidRDefault="002A59B8" w:rsidP="002A59B8">
      <w:pPr>
        <w:pStyle w:val="ListParagraph"/>
        <w:numPr>
          <w:ilvl w:val="0"/>
          <w:numId w:val="4"/>
        </w:numPr>
        <w:spacing w:after="160"/>
        <w:ind w:left="567" w:hanging="14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spon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r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rib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sahaw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Mang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all, Jakarta.</w:t>
      </w:r>
    </w:p>
    <w:p w14:paraId="3CBC3941" w14:textId="77777777" w:rsidR="002A59B8" w:rsidRPr="00A51C67" w:rsidRDefault="002A59B8" w:rsidP="002A59B8">
      <w:pPr>
        <w:pStyle w:val="ListParagraph"/>
        <w:numPr>
          <w:ilvl w:val="0"/>
          <w:numId w:val="4"/>
        </w:numPr>
        <w:spacing w:after="160"/>
        <w:ind w:left="567" w:hanging="14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umb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bag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uesion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angs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r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rib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sahaw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Mang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Mall, Jakarta.</w:t>
      </w:r>
    </w:p>
    <w:p w14:paraId="1BED4F3A" w14:textId="77777777" w:rsidR="002A59B8" w:rsidRPr="00AF280E" w:rsidRDefault="002A59B8" w:rsidP="002A59B8">
      <w:pPr>
        <w:pStyle w:val="Heading2"/>
        <w:numPr>
          <w:ilvl w:val="0"/>
          <w:numId w:val="7"/>
        </w:numPr>
        <w:ind w:left="426" w:hanging="284"/>
        <w:rPr>
          <w:rFonts w:cs="Times New Roman"/>
          <w:szCs w:val="24"/>
          <w:lang w:val="en-ID"/>
        </w:rPr>
      </w:pPr>
      <w:bookmarkStart w:id="7" w:name="_Toc534755052"/>
      <w:proofErr w:type="spellStart"/>
      <w:r w:rsidRPr="00AF280E">
        <w:rPr>
          <w:rFonts w:cs="Times New Roman"/>
          <w:szCs w:val="24"/>
          <w:lang w:val="en-ID"/>
        </w:rPr>
        <w:lastRenderedPageBreak/>
        <w:t>Rumusan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Masalah</w:t>
      </w:r>
      <w:bookmarkEnd w:id="7"/>
      <w:proofErr w:type="spellEnd"/>
    </w:p>
    <w:p w14:paraId="7A052B06" w14:textId="77777777" w:rsidR="002A59B8" w:rsidRDefault="002A59B8" w:rsidP="002A59B8">
      <w:pPr>
        <w:pStyle w:val="ListParagraph"/>
        <w:ind w:left="426" w:firstLine="567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r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dent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t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s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rumu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as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</w:p>
    <w:p w14:paraId="335085E8" w14:textId="77777777" w:rsidR="002A59B8" w:rsidRPr="00517D7D" w:rsidRDefault="002A59B8" w:rsidP="002A59B8">
      <w:pPr>
        <w:pStyle w:val="ListParagraph"/>
        <w:ind w:left="426" w:firstLine="567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Apakah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dimoderasi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517D7D">
        <w:rPr>
          <w:rFonts w:ascii="Times New Roman" w:eastAsia="Times New Roman" w:hAnsi="Times New Roman" w:cs="Times New Roman"/>
          <w:sz w:val="24"/>
          <w:szCs w:val="24"/>
          <w:lang w:eastAsia="en-ID"/>
        </w:rPr>
        <w:t>?</w:t>
      </w:r>
    </w:p>
    <w:p w14:paraId="332DF185" w14:textId="77777777" w:rsidR="002A59B8" w:rsidRPr="00AF280E" w:rsidRDefault="002A59B8" w:rsidP="002A59B8">
      <w:pPr>
        <w:pStyle w:val="Heading2"/>
        <w:numPr>
          <w:ilvl w:val="0"/>
          <w:numId w:val="7"/>
        </w:numPr>
        <w:ind w:left="357" w:hanging="215"/>
        <w:rPr>
          <w:rFonts w:cs="Times New Roman"/>
          <w:szCs w:val="24"/>
          <w:lang w:val="en-ID"/>
        </w:rPr>
      </w:pPr>
      <w:bookmarkStart w:id="8" w:name="_Toc534755053"/>
      <w:r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Tujuan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Penelitian</w:t>
      </w:r>
      <w:bookmarkEnd w:id="8"/>
      <w:proofErr w:type="spellEnd"/>
    </w:p>
    <w:p w14:paraId="049745CD" w14:textId="77777777" w:rsidR="002A59B8" w:rsidRPr="00833912" w:rsidRDefault="002A59B8" w:rsidP="002A59B8">
      <w:pPr>
        <w:ind w:left="284" w:firstLine="7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>Tujuan</w:t>
      </w:r>
      <w:proofErr w:type="spellEnd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>dari</w:t>
      </w:r>
      <w:proofErr w:type="spellEnd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an</w:t>
      </w:r>
      <w:proofErr w:type="spellEnd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, </w:t>
      </w:r>
      <w:proofErr w:type="spellStart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 w:rsidRPr="00833912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lain:</w:t>
      </w:r>
    </w:p>
    <w:p w14:paraId="3A5D6BB7" w14:textId="77777777" w:rsidR="002A59B8" w:rsidRDefault="002A59B8" w:rsidP="002A59B8">
      <w:pPr>
        <w:pStyle w:val="ListParagraph"/>
        <w:numPr>
          <w:ilvl w:val="0"/>
          <w:numId w:val="5"/>
        </w:numPr>
        <w:spacing w:after="160"/>
        <w:ind w:left="709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tah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2CFA25B2" w14:textId="77777777" w:rsidR="002A59B8" w:rsidRDefault="002A59B8" w:rsidP="002A59B8">
      <w:pPr>
        <w:pStyle w:val="ListParagraph"/>
        <w:numPr>
          <w:ilvl w:val="0"/>
          <w:numId w:val="5"/>
        </w:numPr>
        <w:spacing w:after="160"/>
        <w:ind w:left="709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tah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1384EBD1" w14:textId="77777777" w:rsidR="002A59B8" w:rsidRDefault="002A59B8" w:rsidP="002A59B8">
      <w:pPr>
        <w:pStyle w:val="ListParagraph"/>
        <w:numPr>
          <w:ilvl w:val="0"/>
          <w:numId w:val="5"/>
        </w:numPr>
        <w:spacing w:after="160"/>
        <w:ind w:left="709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865390"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 w:rsidRPr="0086539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65390">
        <w:rPr>
          <w:rFonts w:ascii="Times New Roman" w:eastAsia="Times New Roman" w:hAnsi="Times New Roman" w:cs="Times New Roman"/>
          <w:sz w:val="24"/>
          <w:szCs w:val="24"/>
          <w:lang w:eastAsia="en-ID"/>
        </w:rPr>
        <w:t>mengetah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ruh</w:t>
      </w:r>
      <w:proofErr w:type="spellEnd"/>
      <w:r w:rsidRPr="00865390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6D5775B5" w14:textId="77777777" w:rsidR="002A59B8" w:rsidRPr="0019469C" w:rsidRDefault="002A59B8" w:rsidP="002A59B8">
      <w:pPr>
        <w:pStyle w:val="ListParagraph"/>
        <w:numPr>
          <w:ilvl w:val="0"/>
          <w:numId w:val="5"/>
        </w:numPr>
        <w:spacing w:after="160"/>
        <w:ind w:left="709" w:hanging="283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tah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i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y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  <w:r w:rsidRPr="009D451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</w:p>
    <w:p w14:paraId="4F4B9737" w14:textId="77777777" w:rsidR="002A59B8" w:rsidRDefault="002A59B8" w:rsidP="002A59B8">
      <w:pPr>
        <w:pStyle w:val="Heading2"/>
        <w:numPr>
          <w:ilvl w:val="0"/>
          <w:numId w:val="7"/>
        </w:numPr>
        <w:ind w:left="426" w:hanging="284"/>
        <w:rPr>
          <w:rFonts w:cs="Times New Roman"/>
          <w:szCs w:val="24"/>
          <w:lang w:val="en-ID"/>
        </w:rPr>
      </w:pPr>
      <w:bookmarkStart w:id="9" w:name="_Toc534755054"/>
      <w:proofErr w:type="spellStart"/>
      <w:r w:rsidRPr="00AF280E">
        <w:rPr>
          <w:rFonts w:cs="Times New Roman"/>
          <w:szCs w:val="24"/>
          <w:lang w:val="en-ID"/>
        </w:rPr>
        <w:t>Manfaat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Penelitian</w:t>
      </w:r>
      <w:bookmarkEnd w:id="9"/>
      <w:proofErr w:type="spellEnd"/>
    </w:p>
    <w:p w14:paraId="21F4F991" w14:textId="77777777" w:rsidR="002A59B8" w:rsidRPr="002C70DA" w:rsidRDefault="002A59B8" w:rsidP="002A59B8">
      <w:pPr>
        <w:pStyle w:val="ListParagraph"/>
        <w:ind w:left="426" w:firstLine="578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Da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har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an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ber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ih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la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</w:p>
    <w:p w14:paraId="4E16E852" w14:textId="77777777" w:rsidR="002A59B8" w:rsidRDefault="002A59B8" w:rsidP="002A59B8">
      <w:pPr>
        <w:pStyle w:val="ListParagraph"/>
        <w:numPr>
          <w:ilvl w:val="0"/>
          <w:numId w:val="6"/>
        </w:numPr>
        <w:spacing w:after="160"/>
        <w:ind w:left="851" w:hanging="425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UMKM</w:t>
      </w:r>
    </w:p>
    <w:p w14:paraId="5FDB77EA" w14:textId="77777777" w:rsidR="002A59B8" w:rsidRPr="00EB28DA" w:rsidRDefault="002A59B8" w:rsidP="002A59B8">
      <w:pPr>
        <w:pStyle w:val="ListParagraph"/>
        <w:ind w:left="85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har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agar para W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ah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rpa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emik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ras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anggungjawa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re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r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ega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en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wajib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bay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negara.</w:t>
      </w:r>
    </w:p>
    <w:p w14:paraId="01943BF4" w14:textId="77777777" w:rsidR="002A59B8" w:rsidRDefault="002A59B8" w:rsidP="002A59B8">
      <w:pPr>
        <w:pStyle w:val="ListParagraph"/>
        <w:numPr>
          <w:ilvl w:val="0"/>
          <w:numId w:val="6"/>
        </w:numPr>
        <w:spacing w:after="160"/>
        <w:ind w:left="993" w:hanging="426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baca</w:t>
      </w:r>
      <w:proofErr w:type="spellEnd"/>
    </w:p>
    <w:p w14:paraId="2ECCC15B" w14:textId="77777777" w:rsidR="002A59B8" w:rsidRPr="00A65FF9" w:rsidRDefault="002A59B8" w:rsidP="002A59B8">
      <w:pPr>
        <w:pStyle w:val="ListParagraph"/>
        <w:ind w:left="1004" w:hanging="11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lastRenderedPageBreak/>
        <w:t xml:space="preserve">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perlu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w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ija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do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elanjut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00227F01" w14:textId="77777777" w:rsidR="002A59B8" w:rsidRPr="008A3E97" w:rsidRDefault="002A59B8" w:rsidP="002A59B8">
      <w:pPr>
        <w:pStyle w:val="ListParagraph"/>
        <w:numPr>
          <w:ilvl w:val="0"/>
          <w:numId w:val="6"/>
        </w:numPr>
        <w:spacing w:after="160"/>
        <w:ind w:hanging="437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 w:rsidRPr="008A3E97">
        <w:rPr>
          <w:rFonts w:ascii="Times New Roman" w:eastAsia="Times New Roman" w:hAnsi="Times New Roman" w:cs="Times New Roman"/>
          <w:sz w:val="24"/>
          <w:szCs w:val="24"/>
          <w:lang w:eastAsia="en-ID"/>
        </w:rPr>
        <w:t>Bagi</w:t>
      </w:r>
      <w:proofErr w:type="spellEnd"/>
      <w:r w:rsidRPr="008A3E97"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 w:rsidRPr="008A3E97">
        <w:rPr>
          <w:rFonts w:ascii="Times New Roman" w:eastAsia="Times New Roman" w:hAnsi="Times New Roman" w:cs="Times New Roman"/>
          <w:sz w:val="24"/>
          <w:szCs w:val="24"/>
          <w:lang w:eastAsia="en-ID"/>
        </w:rPr>
        <w:t>Penulis</w:t>
      </w:r>
      <w:proofErr w:type="spellEnd"/>
    </w:p>
    <w:p w14:paraId="466EF828" w14:textId="77777777" w:rsidR="002A59B8" w:rsidRDefault="002A59B8" w:rsidP="002A59B8">
      <w:pPr>
        <w:pStyle w:val="ListParagraph"/>
        <w:ind w:left="1004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n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en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yar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lulu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ra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gel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arj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amp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stit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isn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Informat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Kwik Ki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Gi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3BD5CE6F" w14:textId="77777777" w:rsidR="00F23506" w:rsidRDefault="00F23506">
      <w:bookmarkStart w:id="10" w:name="_GoBack"/>
      <w:bookmarkEnd w:id="10"/>
    </w:p>
    <w:sectPr w:rsidR="00F2350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EF4F89"/>
    <w:multiLevelType w:val="hybridMultilevel"/>
    <w:tmpl w:val="21807F10"/>
    <w:lvl w:ilvl="0" w:tplc="0E2625CA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" w15:restartNumberingAfterBreak="0">
    <w:nsid w:val="17FE124F"/>
    <w:multiLevelType w:val="hybridMultilevel"/>
    <w:tmpl w:val="8132D8AC"/>
    <w:lvl w:ilvl="0" w:tplc="D012C03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" w15:restartNumberingAfterBreak="0">
    <w:nsid w:val="56F54821"/>
    <w:multiLevelType w:val="hybridMultilevel"/>
    <w:tmpl w:val="D3781A58"/>
    <w:lvl w:ilvl="0" w:tplc="2100483E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" w15:restartNumberingAfterBreak="0">
    <w:nsid w:val="57982941"/>
    <w:multiLevelType w:val="hybridMultilevel"/>
    <w:tmpl w:val="50683E3E"/>
    <w:lvl w:ilvl="0" w:tplc="D03C2038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" w15:restartNumberingAfterBreak="0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F1150B"/>
    <w:multiLevelType w:val="hybridMultilevel"/>
    <w:tmpl w:val="98207768"/>
    <w:lvl w:ilvl="0" w:tplc="68A26602">
      <w:start w:val="1"/>
      <w:numFmt w:val="decimal"/>
      <w:lvlText w:val="%1."/>
      <w:lvlJc w:val="left"/>
      <w:pPr>
        <w:ind w:left="1004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" w15:restartNumberingAfterBreak="0">
    <w:nsid w:val="7B2749CC"/>
    <w:multiLevelType w:val="hybridMultilevel"/>
    <w:tmpl w:val="63EAA764"/>
    <w:lvl w:ilvl="0" w:tplc="38090015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"/>
  </w:num>
  <w:num w:numId="3">
    <w:abstractNumId w:val="1"/>
  </w:num>
  <w:num w:numId="4">
    <w:abstractNumId w:val="0"/>
  </w:num>
  <w:num w:numId="5">
    <w:abstractNumId w:val="2"/>
  </w:num>
  <w:num w:numId="6">
    <w:abstractNumId w:val="5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A59B8"/>
    <w:rsid w:val="002A59B8"/>
    <w:rsid w:val="00F23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FB4B66"/>
  <w15:chartTrackingRefBased/>
  <w15:docId w15:val="{55711880-2250-40DB-8D67-2E0AED3867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A59B8"/>
    <w:pPr>
      <w:spacing w:after="200" w:line="480" w:lineRule="auto"/>
      <w:ind w:left="1134"/>
      <w:jc w:val="both"/>
    </w:pPr>
    <w:rPr>
      <w:rFonts w:eastAsiaTheme="minorEastAsia"/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2A59B8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2A59B8"/>
    <w:pPr>
      <w:keepNext/>
      <w:keepLines/>
      <w:numPr>
        <w:numId w:val="1"/>
      </w:numPr>
      <w:spacing w:after="0"/>
      <w:ind w:left="357" w:hanging="357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A59B8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99"/>
    <w:rsid w:val="002A59B8"/>
    <w:rPr>
      <w:rFonts w:ascii="Times New Roman" w:eastAsiaTheme="majorEastAsia" w:hAnsi="Times New Roman" w:cstheme="majorBidi"/>
      <w:b/>
      <w:bCs/>
      <w:sz w:val="24"/>
      <w:szCs w:val="26"/>
      <w:lang w:val="en-US" w:eastAsia="ja-JP"/>
    </w:rPr>
  </w:style>
  <w:style w:type="paragraph" w:styleId="ListParagraph">
    <w:name w:val="List Paragraph"/>
    <w:basedOn w:val="Normal"/>
    <w:link w:val="ListParagraphChar"/>
    <w:uiPriority w:val="34"/>
    <w:qFormat/>
    <w:rsid w:val="002A59B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A59B8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A59B8"/>
    <w:rPr>
      <w:rFonts w:eastAsiaTheme="minorEastAsia"/>
      <w:lang w:val="en-US" w:eastAsia="ja-JP"/>
    </w:rPr>
  </w:style>
  <w:style w:type="character" w:styleId="FootnoteReference">
    <w:name w:val="footnote reference"/>
    <w:basedOn w:val="DefaultParagraphFont"/>
    <w:uiPriority w:val="99"/>
    <w:semiHidden/>
    <w:unhideWhenUsed/>
    <w:rsid w:val="002A59B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795</Words>
  <Characters>15937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ela brigitta</dc:creator>
  <cp:keywords/>
  <dc:description/>
  <cp:lastModifiedBy>shiela brigitta</cp:lastModifiedBy>
  <cp:revision>1</cp:revision>
  <dcterms:created xsi:type="dcterms:W3CDTF">2019-05-05T07:23:00Z</dcterms:created>
  <dcterms:modified xsi:type="dcterms:W3CDTF">2019-05-05T07:23:00Z</dcterms:modified>
</cp:coreProperties>
</file>